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24DF2CD4" w14:textId="77777777" w:rsidR="009303D9" w:rsidRPr="00D33B24" w:rsidRDefault="00D7522C" w:rsidP="00D33B24">
      <w:pPr>
        <w:pStyle w:val="Author"/>
        <w:spacing w:before="5pt" w:beforeAutospacing="1" w:after="5pt" w:afterAutospacing="1"/>
        <w:rPr>
          <w:color w:val="FFFFFF" w:themeColor="background1"/>
          <w:sz w:val="16"/>
          <w:szCs w:val="16"/>
        </w:rPr>
      </w:pPr>
      <w:r w:rsidRPr="00D33B24">
        <w:rPr>
          <w:color w:val="FFFFFF" w:themeColor="background1"/>
          <w:sz w:val="16"/>
          <w:szCs w:val="16"/>
        </w:rPr>
        <w:t>*</w:t>
      </w:r>
      <w:r w:rsidR="00CA4392" w:rsidRPr="00D33B24">
        <w:rPr>
          <w:color w:val="FFFFFF" w:themeColor="background1"/>
          <w:sz w:val="16"/>
          <w:szCs w:val="16"/>
        </w:rPr>
        <w:t>Note: Sub-titles are not captured in Xplore and should not be use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DB694AA" w:rsidR="00BD670B" w:rsidRPr="00AC1F53" w:rsidRDefault="00BB3FEB" w:rsidP="009D5D71">
      <w:pPr>
        <w:pStyle w:val="Author"/>
        <w:spacing w:before="12pt"/>
        <w:rPr>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300A95" w:rsidRPr="00300A95">
        <w:rPr>
          <w:i/>
          <w:iCs/>
          <w:sz w:val="18"/>
          <w:szCs w:val="18"/>
        </w:rPr>
        <w:t>Informatics Department</w:t>
      </w:r>
      <w:r w:rsidR="00D72D06" w:rsidRPr="00F847A6">
        <w:rPr>
          <w:sz w:val="18"/>
          <w:szCs w:val="18"/>
        </w:rPr>
        <w:br/>
      </w:r>
      <w:r w:rsidRPr="00BB3FEB">
        <w:rPr>
          <w:i/>
          <w:iCs/>
          <w:sz w:val="18"/>
          <w:szCs w:val="18"/>
        </w:rPr>
        <w:t>Syiah Kuala University</w:t>
      </w:r>
      <w:r>
        <w:rPr>
          <w:i/>
          <w:sz w:val="18"/>
          <w:szCs w:val="18"/>
          <w:lang w:val="id-ID"/>
        </w:rPr>
        <w:t xml:space="preserve"> </w:t>
      </w:r>
      <w:r w:rsidRPr="00BB3FEB">
        <w:rPr>
          <w:i/>
          <w:sz w:val="18"/>
          <w:szCs w:val="18"/>
          <w:lang w:val="id-ID"/>
        </w:rPr>
        <w:t>Faculty of Mathematics and Natural Sciences</w:t>
      </w:r>
      <w:r w:rsidR="001A3B3D" w:rsidRPr="00F847A6">
        <w:rPr>
          <w:i/>
          <w:sz w:val="18"/>
          <w:szCs w:val="18"/>
        </w:rPr>
        <w:br/>
      </w:r>
      <w:r w:rsidR="00AC1F53" w:rsidRPr="00AC1F53">
        <w:rPr>
          <w:i/>
          <w:iCs/>
          <w:sz w:val="18"/>
          <w:szCs w:val="18"/>
        </w:rPr>
        <w:t>Banda Aceh, Indonesia</w:t>
      </w:r>
      <w:r w:rsidR="001A3B3D" w:rsidRPr="00F847A6">
        <w:rPr>
          <w:sz w:val="18"/>
          <w:szCs w:val="18"/>
        </w:rPr>
        <w:br/>
      </w:r>
      <w:r w:rsidR="00AC1F53">
        <w:rPr>
          <w:sz w:val="18"/>
          <w:szCs w:val="18"/>
          <w:lang w:val="id-ID"/>
        </w:rPr>
        <w:t>haryrachmat10@gmail.com</w:t>
      </w:r>
    </w:p>
    <w:p w14:paraId="1FCCE042" w14:textId="206E3F0C" w:rsidR="001A3B3D" w:rsidRPr="00F847A6" w:rsidRDefault="00BD670B" w:rsidP="009D5D71">
      <w:pPr>
        <w:pStyle w:val="Author"/>
        <w:spacing w:before="0pt"/>
        <w:rPr>
          <w:sz w:val="18"/>
          <w:szCs w:val="18"/>
        </w:rPr>
      </w:pPr>
      <w:r>
        <w:rPr>
          <w:sz w:val="18"/>
          <w:szCs w:val="18"/>
        </w:rPr>
        <w:br w:type="column"/>
      </w:r>
      <w:r w:rsidR="00BB3FEB">
        <w:rPr>
          <w:sz w:val="18"/>
          <w:szCs w:val="18"/>
          <w:lang w:val="id-ID"/>
        </w:rPr>
        <w:t>Hammam Riza</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hammamriza@usk.ac.id</w:t>
      </w:r>
    </w:p>
    <w:p w14:paraId="11C3FF66" w14:textId="66217C9E" w:rsidR="001A3B3D" w:rsidRPr="00F847A6" w:rsidRDefault="004A7FE8" w:rsidP="00447BB9">
      <w:pPr>
        <w:pStyle w:val="Author"/>
        <w:spacing w:before="5pt" w:beforeAutospacing="1"/>
        <w:rPr>
          <w:sz w:val="18"/>
          <w:szCs w:val="18"/>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taufik.abidin@usk.ac.id</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lastRenderedPageBreak/>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fldSimple w:instr=" SEQ Fig. \* ARABIC ">
        <w:r>
          <w:rPr>
            <w:noProof/>
          </w:rPr>
          <w:t>1</w:t>
        </w:r>
      </w:fldSimple>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w:t>
      </w:r>
      <w:r w:rsidRPr="00F523B9">
        <w:t>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fldSimple w:instr=" SEQ Table \* ARABIC ">
        <w:r w:rsidR="00C42CD2">
          <w:rPr>
            <w:noProof/>
          </w:rPr>
          <w:t>1</w:t>
        </w:r>
      </w:fldSimple>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AA5E91">
            <w:pPr>
              <w:spacing w:line="18pt" w:lineRule="auto"/>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fldSimple w:instr=" SEQ Table \* ARABIC ">
        <w:r w:rsidR="00C42CD2">
          <w:rPr>
            <w:noProof/>
          </w:rPr>
          <w:t>2</w:t>
        </w:r>
      </w:fldSimple>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AA5E91">
            <w:pPr>
              <w:spacing w:line="18pt" w:lineRule="auto"/>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lastRenderedPageBreak/>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fldSimple w:instr=" SEQ Table \* ARABIC ">
        <w:r w:rsidR="00C42CD2">
          <w:rPr>
            <w:noProof/>
          </w:rPr>
          <w:t>3</w:t>
        </w:r>
      </w:fldSimple>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fldSimple w:instr=" SEQ Table \* ARABIC ">
        <w:r w:rsidR="00C42CD2">
          <w:rPr>
            <w:noProof/>
          </w:rPr>
          <w:t>4</w:t>
        </w:r>
      </w:fldSimple>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xml:space="preserve">,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w:t>
      </w:r>
      <w:r w:rsidRPr="006F3B70">
        <w:t>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fldSimple w:instr=" SEQ Fig. \* ARABIC ">
        <w:r w:rsidR="007A405A">
          <w:rPr>
            <w:noProof/>
          </w:rPr>
          <w:t>2</w:t>
        </w:r>
      </w:fldSimple>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61E1FF77"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Pr>
          <w:lang w:val="id-ID"/>
        </w:rPr>
        <w:t xml:space="preserve"> </w:t>
      </w: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r>
        <w:lastRenderedPageBreak/>
        <w:t xml:space="preserve">Table </w:t>
      </w:r>
      <w:fldSimple w:instr=" SEQ Table \* ARABIC ">
        <w:r w:rsidR="00C42CD2">
          <w:rPr>
            <w:noProof/>
          </w:rPr>
          <w:t>5</w:t>
        </w:r>
      </w:fldSimple>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02FD9">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tcPr>
          <w:p w14:paraId="16FF6682" w14:textId="77777777" w:rsidR="003A027F" w:rsidRPr="00347B2C" w:rsidRDefault="003A027F" w:rsidP="00160079">
            <w:r>
              <w:t>20/20</w:t>
            </w:r>
          </w:p>
        </w:tc>
        <w:tc>
          <w:tcPr>
            <w:tcW w:w="45.25pt" w:type="dxa"/>
            <w:tcBorders>
              <w:top w:val="single" w:sz="12" w:space="0" w:color="auto"/>
            </w:tcBorders>
            <w:vAlign w:val="center"/>
          </w:tcPr>
          <w:p w14:paraId="5F0C3DC0" w14:textId="77777777" w:rsidR="003A027F" w:rsidRPr="00896E6F" w:rsidRDefault="003A027F" w:rsidP="00160079">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160079">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160079">
            <w:pPr>
              <w:rPr>
                <w:highlight w:val="yellow"/>
              </w:rPr>
            </w:pPr>
            <w:r w:rsidRPr="00347B2C">
              <w:t>1.0</w:t>
            </w:r>
          </w:p>
        </w:tc>
      </w:tr>
      <w:tr w:rsidR="003A027F" w14:paraId="02F8C761" w14:textId="77777777" w:rsidTr="00502FD9">
        <w:trPr>
          <w:jc w:val="center"/>
        </w:trPr>
        <w:tc>
          <w:tcPr>
            <w:tcW w:w="63.80pt" w:type="dxa"/>
            <w:vAlign w:val="center"/>
          </w:tcPr>
          <w:p w14:paraId="530CF0B0" w14:textId="77777777" w:rsidR="003A027F" w:rsidRDefault="003A027F" w:rsidP="00160079">
            <w:r>
              <w:t>RAG</w:t>
            </w:r>
          </w:p>
        </w:tc>
        <w:tc>
          <w:tcPr>
            <w:tcW w:w="57.20pt" w:type="dxa"/>
          </w:tcPr>
          <w:p w14:paraId="327A6A3A" w14:textId="77777777" w:rsidR="003A027F" w:rsidRPr="00347B2C" w:rsidRDefault="003A027F" w:rsidP="00160079">
            <w:r>
              <w:t>15/56</w:t>
            </w:r>
          </w:p>
        </w:tc>
        <w:tc>
          <w:tcPr>
            <w:tcW w:w="45.25pt" w:type="dxa"/>
            <w:vAlign w:val="center"/>
          </w:tcPr>
          <w:p w14:paraId="1D4A0831" w14:textId="77777777" w:rsidR="003A027F" w:rsidRPr="00896E6F" w:rsidRDefault="003A027F" w:rsidP="00160079">
            <w:pPr>
              <w:rPr>
                <w:highlight w:val="yellow"/>
              </w:rPr>
            </w:pPr>
            <w:r>
              <w:t>&gt;</w:t>
            </w:r>
            <w:r w:rsidRPr="00347B2C">
              <w:t>0.</w:t>
            </w:r>
            <w:r>
              <w:t>5</w:t>
            </w:r>
          </w:p>
        </w:tc>
        <w:tc>
          <w:tcPr>
            <w:tcW w:w="35.45pt" w:type="dxa"/>
            <w:vAlign w:val="center"/>
          </w:tcPr>
          <w:p w14:paraId="3C290077" w14:textId="77777777" w:rsidR="003A027F" w:rsidRPr="00896E6F" w:rsidRDefault="003A027F" w:rsidP="00160079">
            <w:pPr>
              <w:rPr>
                <w:highlight w:val="yellow"/>
              </w:rPr>
            </w:pPr>
            <w:r>
              <w:t>&gt;</w:t>
            </w:r>
            <w:r w:rsidRPr="00347B2C">
              <w:t>0.</w:t>
            </w:r>
            <w:r>
              <w:t>5</w:t>
            </w:r>
          </w:p>
        </w:tc>
        <w:tc>
          <w:tcPr>
            <w:tcW w:w="41.60pt" w:type="dxa"/>
            <w:vAlign w:val="center"/>
          </w:tcPr>
          <w:p w14:paraId="0C03A5B5" w14:textId="77777777" w:rsidR="003A027F" w:rsidRPr="00896E6F" w:rsidRDefault="003A027F" w:rsidP="00160079">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9" w:name="_Toc173235013"/>
      <w:r w:rsidRPr="0092183B">
        <w:t>ROUGE score categories</w:t>
      </w:r>
      <w:bookmarkEnd w:id="9"/>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fldSimple w:instr=" SEQ Table \* ARABIC ">
        <w:r>
          <w:rPr>
            <w:noProof/>
          </w:rPr>
          <w:t>6</w:t>
        </w:r>
      </w:fldSimple>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77BE3">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160079">
            <w:pPr>
              <w:spacing w:line="18pt" w:lineRule="auto"/>
            </w:pPr>
            <w:r>
              <w:t>0.5+</w:t>
            </w:r>
          </w:p>
        </w:tc>
        <w:tc>
          <w:tcPr>
            <w:tcW w:w="54.85pt" w:type="dxa"/>
            <w:tcBorders>
              <w:top w:val="single" w:sz="12" w:space="0" w:color="auto"/>
            </w:tcBorders>
            <w:vAlign w:val="center"/>
          </w:tcPr>
          <w:p w14:paraId="7A36F76D" w14:textId="77777777" w:rsidR="00577BE3" w:rsidRDefault="00577BE3" w:rsidP="00160079">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160079">
            <w:pPr>
              <w:spacing w:line="18pt" w:lineRule="auto"/>
              <w:rPr>
                <w:lang w:val="id-ID"/>
              </w:rPr>
            </w:pPr>
            <w:r>
              <w:rPr>
                <w:lang w:val="id-ID"/>
              </w:rPr>
              <w:t>0.4-0.5</w:t>
            </w:r>
          </w:p>
        </w:tc>
      </w:tr>
      <w:tr w:rsidR="00577BE3" w14:paraId="7960307F" w14:textId="77777777" w:rsidTr="00577BE3">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160079">
            <w:pPr>
              <w:spacing w:line="18pt" w:lineRule="auto"/>
              <w:rPr>
                <w:lang w:val="id-ID"/>
              </w:rPr>
            </w:pPr>
            <w:r>
              <w:rPr>
                <w:lang w:val="id-ID"/>
              </w:rPr>
              <w:t>-</w:t>
            </w:r>
          </w:p>
        </w:tc>
        <w:tc>
          <w:tcPr>
            <w:tcW w:w="54.85pt" w:type="dxa"/>
            <w:vAlign w:val="center"/>
          </w:tcPr>
          <w:p w14:paraId="3E97393B" w14:textId="77777777" w:rsidR="00577BE3" w:rsidRPr="00D477F6" w:rsidRDefault="00577BE3" w:rsidP="00160079">
            <w:pPr>
              <w:spacing w:line="18pt" w:lineRule="auto"/>
              <w:rPr>
                <w:lang w:val="id-ID"/>
              </w:rPr>
            </w:pPr>
            <w:r>
              <w:rPr>
                <w:lang w:val="id-ID"/>
              </w:rPr>
              <w:t>&gt;0.4</w:t>
            </w:r>
          </w:p>
        </w:tc>
        <w:tc>
          <w:tcPr>
            <w:tcW w:w="65.20pt" w:type="dxa"/>
            <w:vAlign w:val="center"/>
          </w:tcPr>
          <w:p w14:paraId="4A7B5B08" w14:textId="77777777" w:rsidR="00577BE3" w:rsidRPr="00D477F6" w:rsidRDefault="00577BE3" w:rsidP="00160079">
            <w:pPr>
              <w:spacing w:line="18pt" w:lineRule="auto"/>
              <w:rPr>
                <w:lang w:val="id-ID"/>
              </w:rPr>
            </w:pPr>
            <w:r>
              <w:rPr>
                <w:lang w:val="id-ID"/>
              </w:rPr>
              <w:t>0.2-0.4</w:t>
            </w:r>
          </w:p>
        </w:tc>
      </w:tr>
      <w:tr w:rsidR="00577BE3" w14:paraId="72C10801" w14:textId="77777777" w:rsidTr="00577BE3">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160079">
            <w:pPr>
              <w:spacing w:line="18pt" w:lineRule="auto"/>
              <w:rPr>
                <w:lang w:val="id-ID"/>
              </w:rPr>
            </w:pPr>
            <w:r>
              <w:rPr>
                <w:lang w:val="id-ID"/>
              </w:rPr>
              <w:t>-</w:t>
            </w:r>
          </w:p>
        </w:tc>
        <w:tc>
          <w:tcPr>
            <w:tcW w:w="54.85pt" w:type="dxa"/>
            <w:vAlign w:val="center"/>
          </w:tcPr>
          <w:p w14:paraId="2EBDA672" w14:textId="77777777" w:rsidR="00577BE3" w:rsidRPr="00D477F6" w:rsidRDefault="00577BE3" w:rsidP="00160079">
            <w:pPr>
              <w:spacing w:line="18pt" w:lineRule="auto"/>
              <w:rPr>
                <w:lang w:val="id-ID"/>
              </w:rPr>
            </w:pPr>
            <w:r>
              <w:rPr>
                <w:lang w:val="id-ID"/>
              </w:rPr>
              <w:t>~0.4</w:t>
            </w:r>
          </w:p>
        </w:tc>
        <w:tc>
          <w:tcPr>
            <w:tcW w:w="65.20pt" w:type="dxa"/>
            <w:vAlign w:val="center"/>
          </w:tcPr>
          <w:p w14:paraId="3CA7219B" w14:textId="77777777" w:rsidR="00577BE3" w:rsidRPr="009530ED" w:rsidRDefault="00577BE3" w:rsidP="00160079">
            <w:pPr>
              <w:spacing w:line="18pt" w:lineRule="auto"/>
              <w:rPr>
                <w:lang w:val="id-ID"/>
              </w:rPr>
            </w:pPr>
            <w:r>
              <w:rPr>
                <w:lang w:val="id-ID"/>
              </w:rPr>
              <w:t>0.3-0.4</w:t>
            </w:r>
          </w:p>
        </w:tc>
      </w:tr>
    </w:tbl>
    <w:p w14:paraId="2819ECD9" w14:textId="77777777" w:rsidR="00577BE3" w:rsidRDefault="00577BE3" w:rsidP="009F3F0E">
      <w:pPr>
        <w:jc w:val="both"/>
      </w:pPr>
      <w:bookmarkStart w:id="10" w:name="_Toc173235014"/>
    </w:p>
    <w:bookmarkEnd w:id="10"/>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1" w:name="_Ref173334339"/>
      <w:r>
        <w:t xml:space="preserve">Table </w:t>
      </w:r>
      <w:fldSimple w:instr=" SEQ Table \* ARABIC ">
        <w:r w:rsidR="00C42CD2">
          <w:rPr>
            <w:noProof/>
          </w:rPr>
          <w:t>7</w:t>
        </w:r>
      </w:fldSimple>
      <w:bookmarkEnd w:id="11"/>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2" w:name="_Toc173235015"/>
      <w:r w:rsidRPr="00400E7D">
        <w:t>Result Analysis</w:t>
      </w:r>
      <w:bookmarkEnd w:id="12"/>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 xml:space="preserve">(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w:t>
      </w:r>
      <w:r w:rsidRPr="00313F12">
        <w:lastRenderedPageBreak/>
        <w:t>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Adv. Neural Inf. Process. 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032BA4A" w14:textId="77777777" w:rsidR="00D64D55" w:rsidRDefault="00D64D55" w:rsidP="001A3B3D">
      <w:r>
        <w:separator/>
      </w:r>
    </w:p>
  </w:endnote>
  <w:endnote w:type="continuationSeparator" w:id="0">
    <w:p w14:paraId="7D007A28" w14:textId="77777777" w:rsidR="00D64D55" w:rsidRDefault="00D64D5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DC4F3CF" w14:textId="77777777" w:rsidR="00D64D55" w:rsidRDefault="00D64D55" w:rsidP="001A3B3D">
      <w:r>
        <w:separator/>
      </w:r>
    </w:p>
  </w:footnote>
  <w:footnote w:type="continuationSeparator" w:id="0">
    <w:p w14:paraId="66D09DF0" w14:textId="77777777" w:rsidR="00D64D55" w:rsidRDefault="00D64D5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325DE"/>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52722"/>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407E"/>
    <w:rsid w:val="00447BB9"/>
    <w:rsid w:val="0046031D"/>
    <w:rsid w:val="00473AC9"/>
    <w:rsid w:val="00480B65"/>
    <w:rsid w:val="004A7B86"/>
    <w:rsid w:val="004A7FE8"/>
    <w:rsid w:val="004C4553"/>
    <w:rsid w:val="004C692B"/>
    <w:rsid w:val="004D72B5"/>
    <w:rsid w:val="004D748C"/>
    <w:rsid w:val="00502FD9"/>
    <w:rsid w:val="0050584F"/>
    <w:rsid w:val="00551B7F"/>
    <w:rsid w:val="0056610F"/>
    <w:rsid w:val="00574B79"/>
    <w:rsid w:val="00575BCA"/>
    <w:rsid w:val="005763CF"/>
    <w:rsid w:val="00577BE3"/>
    <w:rsid w:val="005B0344"/>
    <w:rsid w:val="005B520E"/>
    <w:rsid w:val="005E2800"/>
    <w:rsid w:val="005F3134"/>
    <w:rsid w:val="00605825"/>
    <w:rsid w:val="0061358D"/>
    <w:rsid w:val="00645D22"/>
    <w:rsid w:val="00651A08"/>
    <w:rsid w:val="00654204"/>
    <w:rsid w:val="00657EE4"/>
    <w:rsid w:val="00670434"/>
    <w:rsid w:val="006705F5"/>
    <w:rsid w:val="0068226C"/>
    <w:rsid w:val="006A5D82"/>
    <w:rsid w:val="006B6B66"/>
    <w:rsid w:val="006D6DFE"/>
    <w:rsid w:val="006F6D3D"/>
    <w:rsid w:val="00715BEA"/>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849EB"/>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77597"/>
    <w:rsid w:val="00C846E1"/>
    <w:rsid w:val="00C919A4"/>
    <w:rsid w:val="00CA4392"/>
    <w:rsid w:val="00CC393F"/>
    <w:rsid w:val="00D2176E"/>
    <w:rsid w:val="00D22BFE"/>
    <w:rsid w:val="00D236A1"/>
    <w:rsid w:val="00D33B24"/>
    <w:rsid w:val="00D3783D"/>
    <w:rsid w:val="00D632BE"/>
    <w:rsid w:val="00D64D55"/>
    <w:rsid w:val="00D71904"/>
    <w:rsid w:val="00D72D06"/>
    <w:rsid w:val="00D7522C"/>
    <w:rsid w:val="00D7536F"/>
    <w:rsid w:val="00D76668"/>
    <w:rsid w:val="00D80A9D"/>
    <w:rsid w:val="00DC0840"/>
    <w:rsid w:val="00E07383"/>
    <w:rsid w:val="00E164BF"/>
    <w:rsid w:val="00E165BC"/>
    <w:rsid w:val="00E32F3F"/>
    <w:rsid w:val="00E572F4"/>
    <w:rsid w:val="00E61E12"/>
    <w:rsid w:val="00E7596C"/>
    <w:rsid w:val="00E878F2"/>
    <w:rsid w:val="00EB52EB"/>
    <w:rsid w:val="00EB7207"/>
    <w:rsid w:val="00ED0149"/>
    <w:rsid w:val="00EF7DE3"/>
    <w:rsid w:val="00F03103"/>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7</TotalTime>
  <Pages>5</Pages>
  <Words>9999</Words>
  <Characters>5700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191</cp:revision>
  <dcterms:created xsi:type="dcterms:W3CDTF">2024-07-16T13:42:00Z</dcterms:created>
  <dcterms:modified xsi:type="dcterms:W3CDTF">2024-08-02T01:4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